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BD6DB1" w14:textId="39036071" w:rsidR="00F63D5E" w:rsidRDefault="00972276" w:rsidP="00F63D5E">
      <w:r>
        <w:t xml:space="preserve">Background, introduction and literature review </w:t>
      </w:r>
    </w:p>
    <w:p w14:paraId="4025FB17" w14:textId="77777777" w:rsidR="00F63D5E" w:rsidRDefault="00F63D5E" w:rsidP="00F63D5E">
      <w:pPr>
        <w:pStyle w:val="ListParagraph"/>
        <w:numPr>
          <w:ilvl w:val="0"/>
          <w:numId w:val="1"/>
        </w:numPr>
      </w:pPr>
      <w:r>
        <w:t>Introduction</w:t>
      </w:r>
    </w:p>
    <w:p w14:paraId="0C1E6864" w14:textId="77777777" w:rsidR="00F63D5E" w:rsidRDefault="00F63D5E" w:rsidP="00F63D5E">
      <w:pPr>
        <w:pStyle w:val="ListParagraph"/>
        <w:numPr>
          <w:ilvl w:val="1"/>
          <w:numId w:val="1"/>
        </w:numPr>
      </w:pPr>
      <w:r>
        <w:t xml:space="preserve">Aim and objective of the study </w:t>
      </w:r>
    </w:p>
    <w:p w14:paraId="05977F4D" w14:textId="77777777" w:rsidR="00F63D5E" w:rsidRDefault="00F63D5E" w:rsidP="00F63D5E">
      <w:pPr>
        <w:pStyle w:val="ListParagraph"/>
        <w:numPr>
          <w:ilvl w:val="1"/>
          <w:numId w:val="1"/>
        </w:numPr>
      </w:pPr>
      <w:r>
        <w:t xml:space="preserve">How it will contribute to the field of neurorehabilitation </w:t>
      </w:r>
    </w:p>
    <w:p w14:paraId="1FFB5E94" w14:textId="77777777" w:rsidR="00F63D5E" w:rsidRDefault="00F63D5E" w:rsidP="00F63D5E">
      <w:pPr>
        <w:pStyle w:val="ListParagraph"/>
        <w:numPr>
          <w:ilvl w:val="1"/>
          <w:numId w:val="1"/>
        </w:numPr>
      </w:pPr>
      <w:r>
        <w:t xml:space="preserve">Back ground on why the work is important </w:t>
      </w:r>
    </w:p>
    <w:p w14:paraId="096810B0" w14:textId="77777777" w:rsidR="00F63D5E" w:rsidRPr="00DE5CB3" w:rsidRDefault="00F63D5E" w:rsidP="00F63D5E">
      <w:pPr>
        <w:pStyle w:val="ListParagraph"/>
        <w:numPr>
          <w:ilvl w:val="2"/>
          <w:numId w:val="1"/>
        </w:numPr>
        <w:rPr>
          <w:color w:val="70AD47" w:themeColor="accent6"/>
        </w:rPr>
      </w:pPr>
      <w:r w:rsidRPr="00DE5CB3">
        <w:rPr>
          <w:color w:val="70AD47" w:themeColor="accent6"/>
        </w:rPr>
        <w:t xml:space="preserve">Include statistics, NHS, need for more accessible rehabilitation programs </w:t>
      </w:r>
    </w:p>
    <w:p w14:paraId="7854D6E6" w14:textId="77777777" w:rsidR="00F63D5E" w:rsidRPr="00DE5CB3" w:rsidRDefault="00F63D5E" w:rsidP="00F63D5E">
      <w:pPr>
        <w:pStyle w:val="ListParagraph"/>
        <w:numPr>
          <w:ilvl w:val="2"/>
          <w:numId w:val="1"/>
        </w:numPr>
        <w:rPr>
          <w:color w:val="70AD47" w:themeColor="accent6"/>
        </w:rPr>
      </w:pPr>
      <w:r w:rsidRPr="00DE5CB3">
        <w:rPr>
          <w:color w:val="70AD47" w:themeColor="accent6"/>
        </w:rPr>
        <w:t>Science behind upper limb sensory motor deficiency and what can cause this</w:t>
      </w:r>
    </w:p>
    <w:p w14:paraId="69C520C6" w14:textId="77777777" w:rsidR="00F63D5E" w:rsidRPr="00DE5CB3" w:rsidRDefault="00F63D5E" w:rsidP="00F63D5E">
      <w:pPr>
        <w:pStyle w:val="ListParagraph"/>
        <w:numPr>
          <w:ilvl w:val="2"/>
          <w:numId w:val="1"/>
        </w:numPr>
        <w:rPr>
          <w:color w:val="70AD47" w:themeColor="accent6"/>
        </w:rPr>
      </w:pPr>
      <w:r w:rsidRPr="00DE5CB3">
        <w:rPr>
          <w:color w:val="70AD47" w:themeColor="accent6"/>
        </w:rPr>
        <w:t xml:space="preserve">How does sensory motor deficiency impact individuals’ daily lives and why the recovery process is important </w:t>
      </w:r>
    </w:p>
    <w:p w14:paraId="4A87496F" w14:textId="77777777" w:rsidR="00F63D5E" w:rsidRPr="00DE5CB3" w:rsidRDefault="00F63D5E" w:rsidP="00F63D5E">
      <w:pPr>
        <w:pStyle w:val="ListParagraph"/>
        <w:numPr>
          <w:ilvl w:val="2"/>
          <w:numId w:val="1"/>
        </w:numPr>
        <w:rPr>
          <w:color w:val="70AD47" w:themeColor="accent6"/>
        </w:rPr>
      </w:pPr>
      <w:r w:rsidRPr="00DE5CB3">
        <w:rPr>
          <w:color w:val="70AD47" w:themeColor="accent6"/>
        </w:rPr>
        <w:t xml:space="preserve">What happens if a patient does not perform the necessary rehabilitation exercises </w:t>
      </w:r>
    </w:p>
    <w:p w14:paraId="5FDA3DB4" w14:textId="5D408EF7" w:rsidR="00EA4A17" w:rsidRDefault="00F63D5E" w:rsidP="00BD2349">
      <w:pPr>
        <w:pStyle w:val="ListParagraph"/>
        <w:numPr>
          <w:ilvl w:val="2"/>
          <w:numId w:val="1"/>
        </w:numPr>
      </w:pPr>
      <w:r>
        <w:t>Paragraph explaining what haptic devices are and do and about the force dimension delta device</w:t>
      </w:r>
      <w:r w:rsidR="00BD2349">
        <w:t xml:space="preserve"> And </w:t>
      </w:r>
      <w:r w:rsidR="00EA4A17">
        <w:t xml:space="preserve">Explanation of unity </w:t>
      </w:r>
      <w:r w:rsidR="0030509B">
        <w:t>(this could go in my methodology)</w:t>
      </w:r>
    </w:p>
    <w:p w14:paraId="32BB8982" w14:textId="77777777" w:rsidR="00F63D5E" w:rsidRDefault="00F63D5E" w:rsidP="00F63D5E">
      <w:pPr>
        <w:pStyle w:val="ListParagraph"/>
        <w:numPr>
          <w:ilvl w:val="2"/>
          <w:numId w:val="1"/>
        </w:numPr>
      </w:pPr>
      <w:r>
        <w:t>Paragraph on VR, benefits and previous studies done with these</w:t>
      </w:r>
    </w:p>
    <w:p w14:paraId="5F9700F7" w14:textId="77777777" w:rsidR="00F63D5E" w:rsidRDefault="00F63D5E" w:rsidP="00F63D5E">
      <w:pPr>
        <w:pStyle w:val="ListParagraph"/>
        <w:numPr>
          <w:ilvl w:val="2"/>
          <w:numId w:val="1"/>
        </w:numPr>
      </w:pPr>
      <w:r>
        <w:t xml:space="preserve">How implementing VR and haptic feedback will benefit patients, include an previous studies to support this. Importance and benefits of robotics/haptics and virtual reality in the process of recovery </w:t>
      </w:r>
    </w:p>
    <w:p w14:paraId="3F0CDB2C" w14:textId="77777777" w:rsidR="00F63D5E" w:rsidRDefault="00F63D5E" w:rsidP="00F63D5E">
      <w:pPr>
        <w:pStyle w:val="ListParagraph"/>
        <w:numPr>
          <w:ilvl w:val="2"/>
          <w:numId w:val="1"/>
        </w:numPr>
      </w:pPr>
      <w:r>
        <w:t xml:space="preserve">And how this will be better than current rehabilitation techniques e.g speeding up rehabilitation processes, keeping patients more engaged etc, give references to this </w:t>
      </w:r>
    </w:p>
    <w:p w14:paraId="6B40FFD9" w14:textId="77777777" w:rsidR="00F63D5E" w:rsidRDefault="00F63D5E" w:rsidP="00F63D5E">
      <w:pPr>
        <w:pStyle w:val="ListParagraph"/>
        <w:numPr>
          <w:ilvl w:val="2"/>
          <w:numId w:val="1"/>
        </w:numPr>
      </w:pPr>
      <w:r>
        <w:t>Provide information on old rehabilitation techniques and their flaws/strengths. How can haptics and VR overcome these problems</w:t>
      </w:r>
    </w:p>
    <w:p w14:paraId="37A41202" w14:textId="77777777" w:rsidR="00F63D5E" w:rsidRDefault="00F63D5E" w:rsidP="00F63D5E">
      <w:pPr>
        <w:pStyle w:val="ListParagraph"/>
        <w:numPr>
          <w:ilvl w:val="2"/>
          <w:numId w:val="1"/>
        </w:numPr>
      </w:pPr>
      <w:r>
        <w:t xml:space="preserve">Where have I drawn inspiration from to design VR and incorporate haptic technology </w:t>
      </w:r>
    </w:p>
    <w:p w14:paraId="2C53990A" w14:textId="77777777" w:rsidR="00F63D5E" w:rsidRDefault="00F63D5E" w:rsidP="00F63D5E">
      <w:pPr>
        <w:pStyle w:val="ListParagraph"/>
        <w:numPr>
          <w:ilvl w:val="2"/>
          <w:numId w:val="1"/>
        </w:numPr>
      </w:pPr>
      <w:r>
        <w:t xml:space="preserve">What can be used to measure patients improvements, what has been used in the past to measure improvements </w:t>
      </w:r>
    </w:p>
    <w:p w14:paraId="78B56C7B" w14:textId="77777777" w:rsidR="0071761F" w:rsidRDefault="0071761F" w:rsidP="00F63D5E">
      <w:pPr>
        <w:pStyle w:val="ListParagraph"/>
        <w:numPr>
          <w:ilvl w:val="2"/>
          <w:numId w:val="1"/>
        </w:numPr>
      </w:pPr>
      <w:r>
        <w:t xml:space="preserve">Linking VR and haptic devices </w:t>
      </w:r>
    </w:p>
    <w:p w14:paraId="1E22E4F5" w14:textId="2B65BAA1" w:rsidR="00F63D5E" w:rsidRDefault="00F63D5E" w:rsidP="0071761F">
      <w:pPr>
        <w:pStyle w:val="ListParagraph"/>
        <w:numPr>
          <w:ilvl w:val="3"/>
          <w:numId w:val="1"/>
        </w:numPr>
      </w:pPr>
      <w:r>
        <w:t xml:space="preserve">Use of client server architecture for communication between haptic devices and VR </w:t>
      </w:r>
    </w:p>
    <w:p w14:paraId="3779237B" w14:textId="3F3F6541" w:rsidR="00652F0E" w:rsidRDefault="00652F0E" w:rsidP="00652F0E">
      <w:pPr>
        <w:pStyle w:val="ListParagraph"/>
        <w:numPr>
          <w:ilvl w:val="3"/>
          <w:numId w:val="1"/>
        </w:numPr>
      </w:pPr>
      <w:r>
        <w:t xml:space="preserve">Include other types of architecture previously used to integrate haptics and VR </w:t>
      </w:r>
      <w:r w:rsidR="001570B7">
        <w:fldChar w:fldCharType="begin"/>
      </w:r>
      <w:r w:rsidR="00433A61">
        <w:instrText xml:space="preserve"> ADDIN ZOTERO_ITEM CSL_CITATION {"citationID":"yS4d55MO","properties":{"formattedCitation":"(Escobar-Castillejos {\\i{}et al.}, 2020)","plainCitation":"(Escobar-Castillejos et al., 2020)","noteIndex":0},"citationItems":[{"id":44,"uris":["http://zotero.org/users/local/bxy3x0Si/items/RJZUAUFI"],"itemData":{"id":44,"type":"article-journal","abstract":"Technological advances have been the main driver of enhancing human–computer interaction and interactive simulations have experienced exponential growth in recent years. However, visual and auditory channels are usually the only ones considered for educational simulations even though the sense of touch is also an important one. Touch allows us to recognize and interact with our surroundings. A common way to develop a visuo-haptic simulation in the area of interactive systems is by using a graphic and physics-based engine orchestrated with a haptic rendering framework. However, new solutions, such as professional game engines, have enabled the development of high-quality applications in much shorter time. In this paper, a novel architecture for fast development of interactive visuo-haptic applications in game engines is discussed. To validate the proposed architecture, the Haptic Device Integration for Unity (HaDIU) plugin was implemented. Simulations were implemented to verify the operability of haptic devices. Each scenario was properly modelled and has different haptic objectives. Furthermore, to validate that the usage of this approach provides better visualizations than an existing single purpose application, an experimental study was performed. Results suggest that by using this approach faster development of interactive visuo-haptic simulators can be achieved than using traditional techniques.","container-title":"Applied Sciences","DOI":"10.3390/app10134553","ISSN":"2076-3417","issue":"13","language":"en","license":"http://creativecommons.org/licenses/by/3.0/","note":"number: 13\npublisher: Multidisciplinary Digital Publishing Institute","page":"4553","source":"www.mdpi.com","title":"Using Game Engines for Visuo-Haptic Learning Simulations","volume":"10","author":[{"family":"Escobar-Castillejos","given":"David"},{"family":"Noguez","given":"Julieta"},{"family":"Cárdenas-Ovando","given":"Roberto A."},{"family":"Neri","given":"Luis"},{"family":"Gonzalez-Nucamendi","given":"Andres"},{"family":"Robledo-Rella","given":"Víctor"}],"issued":{"date-parts":[["2020",1]]}}}],"schema":"https://github.com/citation-style-language/schema/raw/master/csl-citation.json"} </w:instrText>
      </w:r>
      <w:r w:rsidR="001570B7">
        <w:fldChar w:fldCharType="separate"/>
      </w:r>
      <w:r w:rsidR="00433A61" w:rsidRPr="00433A61">
        <w:rPr>
          <w:rFonts w:ascii="Calibri" w:hAnsi="Calibri" w:cs="Calibri"/>
          <w:kern w:val="0"/>
          <w:szCs w:val="24"/>
        </w:rPr>
        <w:t xml:space="preserve">(Escobar-Castillejos </w:t>
      </w:r>
      <w:r w:rsidR="00433A61" w:rsidRPr="00433A61">
        <w:rPr>
          <w:rFonts w:ascii="Calibri" w:hAnsi="Calibri" w:cs="Calibri"/>
          <w:i/>
          <w:iCs/>
          <w:kern w:val="0"/>
          <w:szCs w:val="24"/>
        </w:rPr>
        <w:t>et al.</w:t>
      </w:r>
      <w:r w:rsidR="00433A61" w:rsidRPr="00433A61">
        <w:rPr>
          <w:rFonts w:ascii="Calibri" w:hAnsi="Calibri" w:cs="Calibri"/>
          <w:kern w:val="0"/>
          <w:szCs w:val="24"/>
        </w:rPr>
        <w:t>, 2020)</w:t>
      </w:r>
      <w:r w:rsidR="001570B7">
        <w:fldChar w:fldCharType="end"/>
      </w:r>
      <w:r w:rsidR="00CB4F2E">
        <w:t xml:space="preserve"> </w:t>
      </w:r>
    </w:p>
    <w:p w14:paraId="33C351D0" w14:textId="2AEA072E" w:rsidR="009600C1" w:rsidRDefault="009600C1" w:rsidP="009600C1">
      <w:r>
        <w:t>Literature review:</w:t>
      </w:r>
    </w:p>
    <w:p w14:paraId="0D30C8A7" w14:textId="6D3D03CF" w:rsidR="009600C1" w:rsidRDefault="00412643" w:rsidP="00412643">
      <w:pPr>
        <w:pStyle w:val="ListParagraph"/>
        <w:numPr>
          <w:ilvl w:val="0"/>
          <w:numId w:val="1"/>
        </w:numPr>
      </w:pPr>
      <w:r>
        <w:t xml:space="preserve">Find sources and literature </w:t>
      </w:r>
      <w:r w:rsidR="00052CDD">
        <w:t>of previous studies in this area</w:t>
      </w:r>
    </w:p>
    <w:p w14:paraId="0E05239E" w14:textId="766BAE35" w:rsidR="00052CDD" w:rsidRDefault="00052CDD" w:rsidP="00412643">
      <w:pPr>
        <w:pStyle w:val="ListParagraph"/>
        <w:numPr>
          <w:ilvl w:val="0"/>
          <w:numId w:val="1"/>
        </w:numPr>
      </w:pPr>
      <w:r>
        <w:t>Design a table that has each paper in, each papers will have these sections:</w:t>
      </w:r>
    </w:p>
    <w:p w14:paraId="2108406F" w14:textId="1924DA06" w:rsidR="00641AA8" w:rsidRDefault="00641AA8" w:rsidP="00641AA8">
      <w:r>
        <w:t>Literature review structure:</w:t>
      </w:r>
    </w:p>
    <w:p w14:paraId="672146C6" w14:textId="68EA2AED" w:rsidR="00DD0AC9" w:rsidRDefault="00641AA8" w:rsidP="00DD0AC9">
      <w:pPr>
        <w:pStyle w:val="ListParagraph"/>
        <w:numPr>
          <w:ilvl w:val="0"/>
          <w:numId w:val="1"/>
        </w:numPr>
      </w:pPr>
      <w:r>
        <w:t>Background</w:t>
      </w:r>
      <w:r w:rsidR="0030509B">
        <w:t>:</w:t>
      </w:r>
      <w:r w:rsidR="0061000A">
        <w:t xml:space="preserve"> </w:t>
      </w:r>
      <w:r w:rsidR="0061000A">
        <w:fldChar w:fldCharType="begin"/>
      </w:r>
      <w:r w:rsidR="0061000A">
        <w:instrText xml:space="preserve"> ADDIN ZOTERO_ITEM CSL_CITATION {"citationID":"3BojH81S","properties":{"formattedCitation":"(Sensinger and Dosen, 2020)","plainCitation":"(Sensinger and Dosen, 2020)","noteIndex":0},"citationItems":[{"id":81,"uris":["http://zotero.org/users/local/bxy3x0Si/items/9H42N3I9"],"itemData":{"id":81,"type":"article-journal","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container-title":"Frontiers in Neuroscience","ISSN":"1662-453X","source":"Frontiers","title":"A Review of Sensory Feedback in Upper-Limb Prostheses From the Perspective of Human Motor Control","URL":"https://www.frontiersin.org/articles/10.3389/fnins.2020.00345","volume":"14","author":[{"family":"Sensinger","given":"Jonathon W."},{"family":"Dosen","given":"Strahinja"}],"accessed":{"date-parts":[["2023",7,24]]},"issued":{"date-parts":[["2020"]]}}}],"schema":"https://github.com/citation-style-language/schema/raw/master/csl-citation.json"} </w:instrText>
      </w:r>
      <w:r w:rsidR="0061000A">
        <w:fldChar w:fldCharType="separate"/>
      </w:r>
      <w:r w:rsidR="0061000A" w:rsidRPr="0061000A">
        <w:rPr>
          <w:rFonts w:ascii="Calibri" w:hAnsi="Calibri" w:cs="Calibri"/>
        </w:rPr>
        <w:t>(Sensinger and Dosen, 2020)</w:t>
      </w:r>
      <w:r w:rsidR="0061000A">
        <w:fldChar w:fldCharType="end"/>
      </w:r>
      <w:r w:rsidR="001B1799">
        <w:t xml:space="preserve"> – in prosthetics</w:t>
      </w:r>
    </w:p>
    <w:p w14:paraId="6DDE99B7" w14:textId="38A960E4" w:rsidR="00E831DB" w:rsidRPr="00A679C4" w:rsidRDefault="00DD0AC9" w:rsidP="007602A9">
      <w:pPr>
        <w:pStyle w:val="ListParagraph"/>
        <w:numPr>
          <w:ilvl w:val="1"/>
          <w:numId w:val="1"/>
        </w:numPr>
        <w:rPr>
          <w:color w:val="70AD47" w:themeColor="accent6"/>
        </w:rPr>
      </w:pPr>
      <w:r w:rsidRPr="00A679C4">
        <w:rPr>
          <w:color w:val="70AD47" w:themeColor="accent6"/>
        </w:rPr>
        <w:t>Start with</w:t>
      </w:r>
      <w:r w:rsidR="009465DF" w:rsidRPr="00A679C4">
        <w:rPr>
          <w:color w:val="70AD47" w:themeColor="accent6"/>
        </w:rPr>
        <w:t xml:space="preserve"> facts and </w:t>
      </w:r>
      <w:r w:rsidRPr="00A679C4">
        <w:rPr>
          <w:color w:val="70AD47" w:themeColor="accent6"/>
        </w:rPr>
        <w:t>statistics</w:t>
      </w:r>
      <w:r w:rsidR="009465DF" w:rsidRPr="00A679C4">
        <w:rPr>
          <w:color w:val="70AD47" w:themeColor="accent6"/>
        </w:rPr>
        <w:t xml:space="preserve"> about upper limb motor deficiency</w:t>
      </w:r>
      <w:r w:rsidR="009E33B3" w:rsidRPr="00A679C4">
        <w:rPr>
          <w:color w:val="70AD47" w:themeColor="accent6"/>
        </w:rPr>
        <w:t xml:space="preserve"> (in young and old)</w:t>
      </w:r>
      <w:r w:rsidR="009465DF" w:rsidRPr="00A679C4">
        <w:rPr>
          <w:color w:val="70AD47" w:themeColor="accent6"/>
        </w:rPr>
        <w:t xml:space="preserve">, </w:t>
      </w:r>
      <w:r w:rsidR="00B43196" w:rsidRPr="00A679C4">
        <w:rPr>
          <w:color w:val="70AD47" w:themeColor="accent6"/>
        </w:rPr>
        <w:fldChar w:fldCharType="begin"/>
      </w:r>
      <w:r w:rsidR="00B43196" w:rsidRPr="00A679C4">
        <w:rPr>
          <w:color w:val="70AD47" w:themeColor="accent6"/>
        </w:rPr>
        <w:instrText xml:space="preserve"> ADDIN ZOTERO_ITEM CSL_CITATION {"citationID":"NZLIYTuE","properties":{"formattedCitation":"(Doyle {\\i{}et al.}, 2010)","plainCitation":"(Doyle et al., 2010)","noteIndex":0},"citationItems":[{"id":84,"uris":["http://zotero.org/users/local/bxy3x0Si/items/25ZMW6S4"],"itemData":{"id":84,"type":"article-journal","abstract":"Up to 80% of people who have a stroke experience sensory loss in their affected arm. This sensory loss puts the arm at risk for injury and impacts functional use of the arm and the survivors' level of independence during daily activities. We found 13 studies involving 467 participants that tested different treatments for sensory loss. There is limited evidence that these treatments may be effective. No more than one study examined each particular intervention, frequently the studies were of poor quality and lacked sufficient information. Further research is needed before clear recommendations can be made.","container-title":"The Cochrane Database of Systematic Reviews","DOI":"10.1002/14651858.CD006331.pub2","ISSN":"1469-493X","issue":"6","journalAbbreviation":"Cochrane Database Syst Rev","note":"PMID: 20556766\nPMCID: PMC6464855","page":"CD006331","source":"PubMed Central","title":"Interventions for sensory impairment in the upper limb after stroke","volume":"2010","author":[{"family":"Doyle","given":"Susan"},{"family":"Bennett","given":"Sally"},{"family":"Fasoli","given":"Susan E"},{"family":"McKenna","given":"Kryss T"}],"issued":{"date-parts":[["2010",6,16]]}}}],"schema":"https://github.com/citation-style-language/schema/raw/master/csl-citation.json"} </w:instrText>
      </w:r>
      <w:r w:rsidR="00B43196" w:rsidRPr="00A679C4">
        <w:rPr>
          <w:color w:val="70AD47" w:themeColor="accent6"/>
        </w:rPr>
        <w:fldChar w:fldCharType="separate"/>
      </w:r>
      <w:r w:rsidR="00B43196" w:rsidRPr="00A679C4">
        <w:rPr>
          <w:rFonts w:ascii="Calibri" w:hAnsi="Calibri" w:cs="Calibri"/>
          <w:color w:val="70AD47" w:themeColor="accent6"/>
          <w:kern w:val="0"/>
          <w:szCs w:val="24"/>
        </w:rPr>
        <w:t xml:space="preserve">(Doyle </w:t>
      </w:r>
      <w:r w:rsidR="00B43196" w:rsidRPr="00A679C4">
        <w:rPr>
          <w:rFonts w:ascii="Calibri" w:hAnsi="Calibri" w:cs="Calibri"/>
          <w:i/>
          <w:iCs/>
          <w:color w:val="70AD47" w:themeColor="accent6"/>
          <w:kern w:val="0"/>
          <w:szCs w:val="24"/>
        </w:rPr>
        <w:t>et al.</w:t>
      </w:r>
      <w:r w:rsidR="00B43196" w:rsidRPr="00A679C4">
        <w:rPr>
          <w:rFonts w:ascii="Calibri" w:hAnsi="Calibri" w:cs="Calibri"/>
          <w:color w:val="70AD47" w:themeColor="accent6"/>
          <w:kern w:val="0"/>
          <w:szCs w:val="24"/>
        </w:rPr>
        <w:t>, 2010)</w:t>
      </w:r>
      <w:r w:rsidR="00B43196" w:rsidRPr="00A679C4">
        <w:rPr>
          <w:color w:val="70AD47" w:themeColor="accent6"/>
        </w:rPr>
        <w:fldChar w:fldCharType="end"/>
      </w:r>
      <w:r w:rsidR="007602A9" w:rsidRPr="00A679C4">
        <w:rPr>
          <w:color w:val="70AD47" w:themeColor="accent6"/>
        </w:rPr>
        <w:t>e.g,</w:t>
      </w:r>
      <w:r w:rsidR="009465DF" w:rsidRPr="00A679C4">
        <w:rPr>
          <w:color w:val="70AD47" w:themeColor="accent6"/>
        </w:rPr>
        <w:t xml:space="preserve"> </w:t>
      </w:r>
      <w:r w:rsidR="00B91320" w:rsidRPr="00A679C4">
        <w:rPr>
          <w:color w:val="70AD47" w:themeColor="accent6"/>
        </w:rPr>
        <w:t>how common it is</w:t>
      </w:r>
      <w:r w:rsidRPr="00A679C4">
        <w:rPr>
          <w:color w:val="70AD47" w:themeColor="accent6"/>
        </w:rPr>
        <w:t>, NHS,</w:t>
      </w:r>
      <w:r w:rsidR="00E831DB" w:rsidRPr="00A679C4">
        <w:rPr>
          <w:color w:val="70AD47" w:themeColor="accent6"/>
        </w:rPr>
        <w:t xml:space="preserve"> What can cause it</w:t>
      </w:r>
      <w:r w:rsidR="00CF085C" w:rsidRPr="00A679C4">
        <w:rPr>
          <w:color w:val="70AD47" w:themeColor="accent6"/>
        </w:rPr>
        <w:t xml:space="preserve">, e.g cerebral </w:t>
      </w:r>
      <w:r w:rsidR="0004351D" w:rsidRPr="00A679C4">
        <w:rPr>
          <w:color w:val="70AD47" w:themeColor="accent6"/>
        </w:rPr>
        <w:t>palsy</w:t>
      </w:r>
      <w:r w:rsidR="00E831DB" w:rsidRPr="00A679C4">
        <w:rPr>
          <w:color w:val="70AD47" w:themeColor="accent6"/>
        </w:rPr>
        <w:t xml:space="preserve"> </w:t>
      </w:r>
      <w:r w:rsidR="00433A61" w:rsidRPr="00A679C4">
        <w:rPr>
          <w:color w:val="70AD47" w:themeColor="accent6"/>
        </w:rPr>
        <w:fldChar w:fldCharType="begin"/>
      </w:r>
      <w:r w:rsidR="00001409" w:rsidRPr="00A679C4">
        <w:rPr>
          <w:color w:val="70AD47" w:themeColor="accent6"/>
        </w:rPr>
        <w:instrText xml:space="preserve"> ADDIN ZOTERO_ITEM CSL_CITATION {"citationID":"3BNGEgqa","properties":{"formattedCitation":"(Piggott, Wagner and Ziat, 2016; Poitras {\\i{}et al.}, 2021)","plainCitation":"(Piggott, Wagner and Ziat, 2016; Poitras et al., 2021)","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rsidR="00433A61" w:rsidRPr="00A679C4">
        <w:rPr>
          <w:color w:val="70AD47" w:themeColor="accent6"/>
        </w:rPr>
        <w:fldChar w:fldCharType="separate"/>
      </w:r>
      <w:r w:rsidR="00001409" w:rsidRPr="00A679C4">
        <w:rPr>
          <w:rFonts w:ascii="Calibri" w:hAnsi="Calibri" w:cs="Calibri"/>
          <w:color w:val="70AD47" w:themeColor="accent6"/>
          <w:kern w:val="0"/>
          <w:szCs w:val="24"/>
        </w:rPr>
        <w:t xml:space="preserve">(Piggott, Wagner and Ziat, 2016; Poitras </w:t>
      </w:r>
      <w:r w:rsidR="00001409" w:rsidRPr="00A679C4">
        <w:rPr>
          <w:rFonts w:ascii="Calibri" w:hAnsi="Calibri" w:cs="Calibri"/>
          <w:i/>
          <w:iCs/>
          <w:color w:val="70AD47" w:themeColor="accent6"/>
          <w:kern w:val="0"/>
          <w:szCs w:val="24"/>
        </w:rPr>
        <w:t>et al.</w:t>
      </w:r>
      <w:r w:rsidR="00001409" w:rsidRPr="00A679C4">
        <w:rPr>
          <w:rFonts w:ascii="Calibri" w:hAnsi="Calibri" w:cs="Calibri"/>
          <w:color w:val="70AD47" w:themeColor="accent6"/>
          <w:kern w:val="0"/>
          <w:szCs w:val="24"/>
        </w:rPr>
        <w:t>, 2021)</w:t>
      </w:r>
      <w:r w:rsidR="00433A61" w:rsidRPr="00A679C4">
        <w:rPr>
          <w:color w:val="70AD47" w:themeColor="accent6"/>
        </w:rPr>
        <w:fldChar w:fldCharType="end"/>
      </w:r>
    </w:p>
    <w:p w14:paraId="49258653" w14:textId="4F0B4BD1" w:rsidR="007602A9" w:rsidRPr="00A679C4" w:rsidRDefault="007602A9" w:rsidP="007602A9">
      <w:pPr>
        <w:pStyle w:val="ListParagraph"/>
        <w:numPr>
          <w:ilvl w:val="1"/>
          <w:numId w:val="1"/>
        </w:numPr>
        <w:rPr>
          <w:color w:val="70AD47" w:themeColor="accent6"/>
        </w:rPr>
      </w:pPr>
      <w:r w:rsidRPr="00A679C4">
        <w:rPr>
          <w:color w:val="70AD47" w:themeColor="accent6"/>
        </w:rPr>
        <w:t xml:space="preserve">How does sensory motor deficiency impact individuals’ daily lives and why the recovery process is important </w:t>
      </w:r>
      <w:r w:rsidR="00AC6039" w:rsidRPr="00A679C4">
        <w:rPr>
          <w:color w:val="70AD47" w:themeColor="accent6"/>
        </w:rPr>
        <w:t>e.g trying to type with cold hands</w:t>
      </w:r>
      <w:r w:rsidR="00014262" w:rsidRPr="00A679C4">
        <w:rPr>
          <w:color w:val="70AD47" w:themeColor="accent6"/>
        </w:rPr>
        <w:t>, hemiparetic</w:t>
      </w:r>
    </w:p>
    <w:p w14:paraId="334441FD" w14:textId="77777777" w:rsidR="000A3BA8" w:rsidRDefault="00001409" w:rsidP="007602A9">
      <w:pPr>
        <w:pStyle w:val="ListParagraph"/>
        <w:numPr>
          <w:ilvl w:val="1"/>
          <w:numId w:val="1"/>
        </w:numPr>
      </w:pPr>
      <w:r>
        <w:t xml:space="preserve">how accessible is treatment to </w:t>
      </w:r>
      <w:r w:rsidR="00556825">
        <w:t>patients</w:t>
      </w:r>
      <w:r w:rsidR="00121C1F">
        <w:t>, the quality and speed of recovery</w:t>
      </w:r>
    </w:p>
    <w:p w14:paraId="7B914E9C" w14:textId="695DD959" w:rsidR="00001409" w:rsidRDefault="00001409" w:rsidP="007602A9">
      <w:pPr>
        <w:pStyle w:val="ListParagraph"/>
        <w:numPr>
          <w:ilvl w:val="1"/>
          <w:numId w:val="1"/>
        </w:numPr>
      </w:pPr>
      <w:r>
        <w:t>what current rehabilitation process is</w:t>
      </w:r>
      <w:r w:rsidR="000A3BA8">
        <w:t xml:space="preserve"> </w:t>
      </w:r>
      <w:r w:rsidR="000A3BA8">
        <w:fldChar w:fldCharType="begin"/>
      </w:r>
      <w:r w:rsidR="004A1027">
        <w:instrText xml:space="preserve"> ADDIN ZOTERO_ITEM CSL_CITATION {"citationID":"9rFVbr1m","properties":{"formattedCitation":"(Stockley {\\i{}et al.}, 2019; Toh, Chia and Fong, 2022)","plainCitation":"(Stockley et al., 2019; Toh, Chia and Fong, 2022)","noteIndex":0},"citationItems":[{"id":89,"uris":["http://zotero.org/users/local/bxy3x0Si/items/GI25DV3C"],"itemData":{"id":89,"type":"article-journal","abstract":"Objectives To survey the reported content, frequency and duration of upper limb treatment provided by occupational and physiotherapists for people after stroke in the UK.\nDesign A cross-sectional online survey was used. Description and analysis of the data were based on items from the Template for Intervention Description and Replication (Who, Where, What and How much).\nSetting The online survey was distributed via professional and social networks to UK-based therapists.\nParticipants Respondents were occupational or physiotherapists currently working clinically in the UK with people after stroke. Over the 6 week data collection period, 156 respondents opened the survey, and 154 completed it. Respondents comprised 85 physiotherapists and 69 occupational therapists.\nResults Respondents reported treating the upper limb a median of three times a week (range: 1 to 7) for a mean of 29 min (SD: 18). Most (n=110) stated this was supplemented by rehabilitation assistants, family and/or carers providing additional therapy a median of three times a week (range 1 to 7). Functional training was the most commonly reported treatment for people with mild and moderate upper limb deficits (&gt;40%). There was much less consistency in treatments reported for people with severe upper limb deficits with less than 20% (n=28) reporting the same treatments.\nConclusions This study provides a contemporaneous description of reported therapy in the UK for people with upper limb deficits after stroke and a detailed template to inform standard therapy interventions in future research. Several evidence-based therapies were reported to be used by respondents (eg, constraint induced movement therapy), but others were not (eg, mental imagery). The findings also highlight that the current reported provision of upper limb therapy is markedly less than what is likely to be effective. This underlines an urgent need to configure and fund services to empower therapists to deliver greater amounts of evidence-based treatment for people with upper limb deficits after stroke.","container-title":"BMJ Open","DOI":"10.1136/bmjopen-2019-030262","ISSN":"2044-6055, 2044-6055","issue":"9","language":"en","license":"© Author(s) (or their employer(s)) 2019. Re-use permitted under CC BY-NC. No commercial re-use. See rights and permissions. Published by BMJ..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Rehabilitation medicine\nPMID: 31575573","page":"e030262","source":"bmjopen.bmj.com","title":"Current therapy for the upper limb after stroke: a cross-sectional survey of UK therapists","title-short":"Current therapy for the upper limb after stroke","volume":"9","author":[{"family":"Stockley","given":"Rachel"},{"family":"Peel","given":"Rosemary"},{"family":"Jarvis","given":"Kathryn"},{"family":"Connell","given":"Louise"}],"issued":{"date-parts":[["2019",9,1]]}}},{"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rsidR="000A3BA8">
        <w:fldChar w:fldCharType="separate"/>
      </w:r>
      <w:r w:rsidR="004A1027" w:rsidRPr="004A1027">
        <w:rPr>
          <w:rFonts w:ascii="Calibri" w:hAnsi="Calibri" w:cs="Calibri"/>
          <w:kern w:val="0"/>
          <w:szCs w:val="24"/>
        </w:rPr>
        <w:t xml:space="preserve">(Stockley </w:t>
      </w:r>
      <w:r w:rsidR="004A1027" w:rsidRPr="004A1027">
        <w:rPr>
          <w:rFonts w:ascii="Calibri" w:hAnsi="Calibri" w:cs="Calibri"/>
          <w:i/>
          <w:iCs/>
          <w:kern w:val="0"/>
          <w:szCs w:val="24"/>
        </w:rPr>
        <w:t>et al.</w:t>
      </w:r>
      <w:r w:rsidR="004A1027" w:rsidRPr="004A1027">
        <w:rPr>
          <w:rFonts w:ascii="Calibri" w:hAnsi="Calibri" w:cs="Calibri"/>
          <w:kern w:val="0"/>
          <w:szCs w:val="24"/>
        </w:rPr>
        <w:t>, 2019; Toh, Chia and Fong, 2022)</w:t>
      </w:r>
      <w:r w:rsidR="000A3BA8">
        <w:fldChar w:fldCharType="end"/>
      </w:r>
    </w:p>
    <w:p w14:paraId="49BEDA78" w14:textId="497BB87B" w:rsidR="00556825" w:rsidRDefault="00556825" w:rsidP="00556825">
      <w:pPr>
        <w:pStyle w:val="ListParagraph"/>
        <w:numPr>
          <w:ilvl w:val="2"/>
          <w:numId w:val="1"/>
        </w:numPr>
      </w:pPr>
      <w:r>
        <w:lastRenderedPageBreak/>
        <w:t xml:space="preserve">include why patients may not perform the necessary rehabilitation exercises </w:t>
      </w:r>
      <w:r w:rsidR="000A3BA8">
        <w:t xml:space="preserve">which may include engagement or accessibility or funding </w:t>
      </w:r>
    </w:p>
    <w:p w14:paraId="6E94CB7F" w14:textId="0F00D3D8" w:rsidR="00400EF3" w:rsidRPr="006B00B5" w:rsidRDefault="00400EF3" w:rsidP="00400EF3">
      <w:pPr>
        <w:pStyle w:val="ListParagraph"/>
        <w:numPr>
          <w:ilvl w:val="1"/>
          <w:numId w:val="1"/>
        </w:numPr>
        <w:rPr>
          <w:color w:val="70AD47" w:themeColor="accent6"/>
        </w:rPr>
      </w:pPr>
      <w:r w:rsidRPr="006B00B5">
        <w:rPr>
          <w:color w:val="70AD47" w:themeColor="accent6"/>
        </w:rPr>
        <w:t>Science behind it,</w:t>
      </w:r>
      <w:r w:rsidR="009F0A67" w:rsidRPr="006B00B5">
        <w:rPr>
          <w:color w:val="70AD47" w:themeColor="accent6"/>
        </w:rPr>
        <w:t xml:space="preserve"> </w:t>
      </w:r>
      <w:r w:rsidR="009F0A67" w:rsidRPr="006B00B5">
        <w:rPr>
          <w:color w:val="70AD47" w:themeColor="accent6"/>
        </w:rPr>
        <w:fldChar w:fldCharType="begin"/>
      </w:r>
      <w:r w:rsidR="00F067FE" w:rsidRPr="006B00B5">
        <w:rPr>
          <w:color w:val="70AD47" w:themeColor="accent6"/>
        </w:rPr>
        <w:instrText xml:space="preserve"> ADDIN ZOTERO_ITEM CSL_CITATION {"citationID":"yO01AWpM","properties":{"formattedCitation":"(Daly and Ruff, 2007; Langhorne, Coupar and Pollock, 2009)","plainCitation":"(Daly and Ruff, 2007; Langhorne, Coupar and Pollock, 2009)","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id":99,"uris":["http://zotero.org/users/local/bxy3x0Si/items/CTI823C8"],"itemData":{"id":99,"type":"article-journal","abstract":"Loss of functional movement is a common consequence of stroke for which a wide range of interventions has been developed. In this Review, we aimed to provide an overview of the available evidence on interventions for motor recovery after stroke through the evaluation of systematic reviews, supplemented by recent randomised controlled trials. Most trials were small and had some design limitations. Improvements in recovery of arm function were seen for constraint-induced movement therapy, electromyographic biofeedback, mental practice with motor imagery, and robotics. Improvements in transfer ability or balance were seen with repetitive task training, biofeedback, and training with a moving platform. Physical fitness training, high-intensity therapy (usually physiotherapy), and repetitive task training improved walking speed. Although the existing evidence is limited by poor trial designs, some treatments do show promise for improving motor recovery, particularly those that have focused on high-intensity and repetitive task-specific practice.","container-title":"The Lancet Neurology","DOI":"10.1016/S1474-4422(09)70150-4","ISSN":"1474-4422","issue":"8","journalAbbreviation":"The Lancet Neurology","language":"en","page":"741-754","source":"ScienceDirect","title":"Motor recovery after stroke: a systematic review","title-short":"Motor recovery after stroke","volume":"8","author":[{"family":"Langhorne","given":"Peter"},{"family":"Coupar","given":"Fiona"},{"family":"Pollock","given":"Alex"}],"issued":{"date-parts":[["2009",8,1]]}}}],"schema":"https://github.com/citation-style-language/schema/raw/master/csl-citation.json"} </w:instrText>
      </w:r>
      <w:r w:rsidR="009F0A67" w:rsidRPr="006B00B5">
        <w:rPr>
          <w:color w:val="70AD47" w:themeColor="accent6"/>
        </w:rPr>
        <w:fldChar w:fldCharType="separate"/>
      </w:r>
      <w:r w:rsidR="00F067FE" w:rsidRPr="006B00B5">
        <w:rPr>
          <w:rFonts w:ascii="Calibri" w:hAnsi="Calibri" w:cs="Calibri"/>
          <w:color w:val="70AD47" w:themeColor="accent6"/>
        </w:rPr>
        <w:t>(Daly and Ruff, 2007; Langhorne, Coupar and Pollock, 2009)</w:t>
      </w:r>
      <w:r w:rsidR="009F0A67" w:rsidRPr="006B00B5">
        <w:rPr>
          <w:color w:val="70AD47" w:themeColor="accent6"/>
        </w:rPr>
        <w:fldChar w:fldCharType="end"/>
      </w:r>
      <w:r w:rsidRPr="006B00B5">
        <w:rPr>
          <w:color w:val="70AD47" w:themeColor="accent6"/>
        </w:rPr>
        <w:t xml:space="preserve"> neurologically. How </w:t>
      </w:r>
      <w:r w:rsidR="00121C1F" w:rsidRPr="006B00B5">
        <w:rPr>
          <w:color w:val="70AD47" w:themeColor="accent6"/>
        </w:rPr>
        <w:t xml:space="preserve">current </w:t>
      </w:r>
      <w:r w:rsidRPr="006B00B5">
        <w:rPr>
          <w:color w:val="70AD47" w:themeColor="accent6"/>
        </w:rPr>
        <w:t>rehabilitation</w:t>
      </w:r>
      <w:r w:rsidR="00C21B26" w:rsidRPr="006B00B5">
        <w:rPr>
          <w:color w:val="70AD47" w:themeColor="accent6"/>
        </w:rPr>
        <w:t xml:space="preserve"> can help patients redevelop their control </w:t>
      </w:r>
      <w:r w:rsidR="00AE5771" w:rsidRPr="006B00B5">
        <w:rPr>
          <w:color w:val="70AD47" w:themeColor="accent6"/>
        </w:rPr>
        <w:t xml:space="preserve">and previous evidence for </w:t>
      </w:r>
      <w:r w:rsidR="004D0055" w:rsidRPr="006B00B5">
        <w:rPr>
          <w:color w:val="70AD47" w:themeColor="accent6"/>
        </w:rPr>
        <w:t xml:space="preserve">rehab </w:t>
      </w:r>
      <w:r w:rsidR="00C659D8" w:rsidRPr="006B00B5">
        <w:rPr>
          <w:color w:val="70AD47" w:themeColor="accent6"/>
        </w:rPr>
        <w:fldChar w:fldCharType="begin"/>
      </w:r>
      <w:r w:rsidR="00C659D8" w:rsidRPr="006B00B5">
        <w:rPr>
          <w:color w:val="70AD47" w:themeColor="accent6"/>
        </w:rPr>
        <w:instrText xml:space="preserve"> ADDIN ZOTERO_ITEM CSL_CITATION {"citationID":"ijvwTx10","properties":{"formattedCitation":"(Sensinger and Dosen, 2020)","plainCitation":"(Sensinger and Dosen, 2020)","noteIndex":0},"citationItems":[{"id":81,"uris":["http://zotero.org/users/local/bxy3x0Si/items/9H42N3I9"],"itemData":{"id":81,"type":"article-journal","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container-title":"Frontiers in Neuroscience","ISSN":"1662-453X","source":"Frontiers","title":"A Review of Sensory Feedback in Upper-Limb Prostheses From the Perspective of Human Motor Control","URL":"https://www.frontiersin.org/articles/10.3389/fnins.2020.00345","volume":"14","author":[{"family":"Sensinger","given":"Jonathon W."},{"family":"Dosen","given":"Strahinja"}],"accessed":{"date-parts":[["2023",7,24]]},"issued":{"date-parts":[["2020"]]}}}],"schema":"https://github.com/citation-style-language/schema/raw/master/csl-citation.json"} </w:instrText>
      </w:r>
      <w:r w:rsidR="00C659D8" w:rsidRPr="006B00B5">
        <w:rPr>
          <w:color w:val="70AD47" w:themeColor="accent6"/>
        </w:rPr>
        <w:fldChar w:fldCharType="separate"/>
      </w:r>
      <w:r w:rsidR="00C659D8" w:rsidRPr="006B00B5">
        <w:rPr>
          <w:rFonts w:ascii="Calibri" w:hAnsi="Calibri" w:cs="Calibri"/>
          <w:color w:val="70AD47" w:themeColor="accent6"/>
        </w:rPr>
        <w:t>(Sensinger and Dosen, 2020)</w:t>
      </w:r>
      <w:r w:rsidR="00C659D8" w:rsidRPr="006B00B5">
        <w:rPr>
          <w:color w:val="70AD47" w:themeColor="accent6"/>
        </w:rPr>
        <w:fldChar w:fldCharType="end"/>
      </w:r>
    </w:p>
    <w:p w14:paraId="7A53F4FB" w14:textId="7C5B3C72" w:rsidR="00000671" w:rsidRPr="006B00B5" w:rsidRDefault="00000000" w:rsidP="00000671">
      <w:pPr>
        <w:pStyle w:val="ListParagraph"/>
        <w:numPr>
          <w:ilvl w:val="2"/>
          <w:numId w:val="1"/>
        </w:numPr>
        <w:rPr>
          <w:color w:val="70AD47" w:themeColor="accent6"/>
        </w:rPr>
      </w:pPr>
      <w:hyperlink r:id="rId5" w:history="1">
        <w:r w:rsidR="00000671" w:rsidRPr="006B00B5">
          <w:rPr>
            <w:rStyle w:val="Hyperlink"/>
            <w:color w:val="70AD47" w:themeColor="accent6"/>
          </w:rPr>
          <w:t>Virtual Reality for Individuals Affected by Stroke - Physiopedia (physio-pedia.com)</w:t>
        </w:r>
      </w:hyperlink>
    </w:p>
    <w:p w14:paraId="75F1ED66" w14:textId="4EAA0646" w:rsidR="005C2C22" w:rsidRPr="006B00B5" w:rsidRDefault="005C2C22" w:rsidP="005C2C22">
      <w:pPr>
        <w:pStyle w:val="ListParagraph"/>
        <w:numPr>
          <w:ilvl w:val="2"/>
          <w:numId w:val="1"/>
        </w:numPr>
        <w:rPr>
          <w:color w:val="70AD47" w:themeColor="accent6"/>
        </w:rPr>
      </w:pPr>
      <w:r w:rsidRPr="006B00B5">
        <w:rPr>
          <w:color w:val="70AD47" w:themeColor="accent6"/>
        </w:rPr>
        <w:t>Talk about the sensory side of motor rehabilitation</w:t>
      </w:r>
    </w:p>
    <w:p w14:paraId="56B5BB6D" w14:textId="56942848" w:rsidR="00306ED8" w:rsidRPr="006B00B5" w:rsidRDefault="00306ED8" w:rsidP="00014D30">
      <w:pPr>
        <w:pStyle w:val="ListParagraph"/>
        <w:numPr>
          <w:ilvl w:val="2"/>
          <w:numId w:val="1"/>
        </w:numPr>
        <w:rPr>
          <w:color w:val="70AD47" w:themeColor="accent6"/>
        </w:rPr>
      </w:pPr>
      <w:r w:rsidRPr="006B00B5">
        <w:rPr>
          <w:color w:val="70AD47" w:themeColor="accent6"/>
        </w:rPr>
        <w:t xml:space="preserve">Include a figure showing how haptic feedback can induce neurological recovery </w:t>
      </w:r>
    </w:p>
    <w:p w14:paraId="79C57AB5" w14:textId="63CB34DA" w:rsidR="005C6332" w:rsidRDefault="003852A5" w:rsidP="00663290">
      <w:pPr>
        <w:pStyle w:val="ListParagraph"/>
        <w:numPr>
          <w:ilvl w:val="1"/>
          <w:numId w:val="1"/>
        </w:numPr>
      </w:pPr>
      <w:r>
        <w:t xml:space="preserve">Give examples of current successful and unsuccessful use of </w:t>
      </w:r>
      <w:r w:rsidR="00F700FD">
        <w:t>virtual reality</w:t>
      </w:r>
      <w:r>
        <w:t xml:space="preserve"> and haptics</w:t>
      </w:r>
      <w:r w:rsidR="00F700FD">
        <w:t xml:space="preserve"> </w:t>
      </w:r>
      <w:r w:rsidR="007C2B4F">
        <w:t>for rehabilitation</w:t>
      </w:r>
      <w:r w:rsidR="00617288">
        <w:t xml:space="preserve"> </w:t>
      </w:r>
    </w:p>
    <w:p w14:paraId="5384174D" w14:textId="6496CEAB" w:rsidR="00015DEC" w:rsidRDefault="00015DEC" w:rsidP="00015DEC">
      <w:pPr>
        <w:pStyle w:val="ListParagraph"/>
        <w:numPr>
          <w:ilvl w:val="2"/>
          <w:numId w:val="1"/>
        </w:numPr>
      </w:pPr>
      <w:r>
        <w:t xml:space="preserve">Successful </w:t>
      </w:r>
      <w:r w:rsidR="005676FC">
        <w:fldChar w:fldCharType="begin"/>
      </w:r>
      <w:r w:rsidR="008B75AC">
        <w:instrText xml:space="preserve"> ADDIN ZOTERO_ITEM CSL_CITATION {"citationID":"XZdN6N63","properties":{"formattedCitation":"(Turolla {\\i{}et al.}, 2013; Yeh {\\i{}et al.}, 2017)","plainCitation":"(Turolla et al., 2013; Yeh et al., 2017)","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5676FC">
        <w:fldChar w:fldCharType="separate"/>
      </w:r>
      <w:r w:rsidR="008B75AC" w:rsidRPr="008B75AC">
        <w:rPr>
          <w:rFonts w:ascii="Calibri" w:hAnsi="Calibri" w:cs="Calibri"/>
          <w:kern w:val="0"/>
          <w:szCs w:val="24"/>
        </w:rPr>
        <w:t xml:space="preserve">(Turolla </w:t>
      </w:r>
      <w:r w:rsidR="008B75AC" w:rsidRPr="008B75AC">
        <w:rPr>
          <w:rFonts w:ascii="Calibri" w:hAnsi="Calibri" w:cs="Calibri"/>
          <w:i/>
          <w:iCs/>
          <w:kern w:val="0"/>
          <w:szCs w:val="24"/>
        </w:rPr>
        <w:t>et al.</w:t>
      </w:r>
      <w:r w:rsidR="008B75AC" w:rsidRPr="008B75AC">
        <w:rPr>
          <w:rFonts w:ascii="Calibri" w:hAnsi="Calibri" w:cs="Calibri"/>
          <w:kern w:val="0"/>
          <w:szCs w:val="24"/>
        </w:rPr>
        <w:t xml:space="preserve">, 2013; Yeh </w:t>
      </w:r>
      <w:r w:rsidR="008B75AC" w:rsidRPr="008B75AC">
        <w:rPr>
          <w:rFonts w:ascii="Calibri" w:hAnsi="Calibri" w:cs="Calibri"/>
          <w:i/>
          <w:iCs/>
          <w:kern w:val="0"/>
          <w:szCs w:val="24"/>
        </w:rPr>
        <w:t>et al.</w:t>
      </w:r>
      <w:r w:rsidR="008B75AC" w:rsidRPr="008B75AC">
        <w:rPr>
          <w:rFonts w:ascii="Calibri" w:hAnsi="Calibri" w:cs="Calibri"/>
          <w:kern w:val="0"/>
          <w:szCs w:val="24"/>
        </w:rPr>
        <w:t>, 2017)</w:t>
      </w:r>
      <w:r w:rsidR="005676FC">
        <w:fldChar w:fldCharType="end"/>
      </w:r>
    </w:p>
    <w:p w14:paraId="5380D2CC" w14:textId="24BA90CE" w:rsidR="007F1568" w:rsidRDefault="007F1568" w:rsidP="00015DEC">
      <w:pPr>
        <w:pStyle w:val="ListParagraph"/>
        <w:numPr>
          <w:ilvl w:val="2"/>
          <w:numId w:val="1"/>
        </w:numPr>
      </w:pPr>
      <w:r>
        <w:t xml:space="preserve">Unsuccessful </w:t>
      </w:r>
      <w:r>
        <w:fldChar w:fldCharType="begin"/>
      </w:r>
      <w:r>
        <w:instrText xml:space="preserve"> ADDIN ZOTERO_ITEM CSL_CITATION {"citationID":"teNZ9lgz","properties":{"formattedCitation":"(Maris {\\i{}et al.}, 2018)","plainCitation":"(Maris et al., 2018)","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fldChar w:fldCharType="separate"/>
      </w:r>
      <w:r w:rsidRPr="007F1568">
        <w:rPr>
          <w:rFonts w:ascii="Calibri" w:hAnsi="Calibri" w:cs="Calibri"/>
          <w:kern w:val="0"/>
          <w:szCs w:val="24"/>
        </w:rPr>
        <w:t xml:space="preserve">(Maris </w:t>
      </w:r>
      <w:r w:rsidRPr="007F1568">
        <w:rPr>
          <w:rFonts w:ascii="Calibri" w:hAnsi="Calibri" w:cs="Calibri"/>
          <w:i/>
          <w:iCs/>
          <w:kern w:val="0"/>
          <w:szCs w:val="24"/>
        </w:rPr>
        <w:t>et al.</w:t>
      </w:r>
      <w:r w:rsidRPr="007F1568">
        <w:rPr>
          <w:rFonts w:ascii="Calibri" w:hAnsi="Calibri" w:cs="Calibri"/>
          <w:kern w:val="0"/>
          <w:szCs w:val="24"/>
        </w:rPr>
        <w:t>, 2018)</w:t>
      </w:r>
      <w:r>
        <w:fldChar w:fldCharType="end"/>
      </w:r>
      <w:r w:rsidR="004D0CBE">
        <w:t>, in VR</w:t>
      </w:r>
      <w:r w:rsidR="00C17EE1">
        <w:t>, but there are advantages</w:t>
      </w:r>
      <w:r w:rsidR="004D0CBE">
        <w:t xml:space="preserve"> </w:t>
      </w:r>
      <w:r w:rsidR="004D0CBE">
        <w:fldChar w:fldCharType="begin"/>
      </w:r>
      <w:r w:rsidR="004D0CBE">
        <w:instrText xml:space="preserve"> ADDIN ZOTERO_ITEM CSL_CITATION {"citationID":"8BXSrO6b","properties":{"formattedCitation":"(Laver {\\i{}et al.}, 2017)","plainCitation":"(Laver et al., 2017)","noteIndex":0},"citationItems":[{"id":100,"uris":["http://zotero.org/users/local/bxy3x0Si/items/VR496VWC"],"itemData":{"id":100,"type":"article-journal","abstract":"Virtual reality for stroke rehabilitation\n        , Review question</w:instrText>
      </w:r>
      <w:r w:rsidR="004D0CBE">
        <w:rPr>
          <w:rFonts w:ascii="Tahoma" w:hAnsi="Tahoma" w:cs="Tahoma"/>
        </w:rPr>
        <w:instrText> </w:instrText>
      </w:r>
      <w:r w:rsidR="004D0CBE">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sidR="004D0CBE">
        <w:rPr>
          <w:rFonts w:ascii="Tahoma" w:hAnsi="Tahoma" w:cs="Tahoma"/>
        </w:rPr>
        <w:instrText> </w:instrText>
      </w:r>
      <w:r w:rsidR="004D0CBE">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sidR="004D0CBE">
        <w:rPr>
          <w:rFonts w:ascii="Tahoma" w:hAnsi="Tahoma" w:cs="Tahoma"/>
        </w:rPr>
        <w:instrText> </w:instrText>
      </w:r>
      <w:r w:rsidR="004D0CBE">
        <w:instrText>\nWe identified 72 studies involving 2470 people after stroke. A wide range of virtual reality programs were used, with most aimed to improve either arm function or walking ability. The evidence is current to April 2017., Key results</w:instrText>
      </w:r>
      <w:r w:rsidR="004D0CBE">
        <w:rPr>
          <w:rFonts w:ascii="Tahoma" w:hAnsi="Tahoma" w:cs="Tahoma"/>
        </w:rPr>
        <w:instrText> </w:instrText>
      </w:r>
      <w:r w:rsidR="004D0CBE">
        <w:instrText>\nTwenty</w:instrText>
      </w:r>
      <w:r w:rsidR="004D0CBE">
        <w:rPr>
          <w:rFonts w:ascii="Calibri" w:hAnsi="Calibri" w:cs="Calibri"/>
        </w:rPr>
        <w:instrText>‐</w:instrText>
      </w:r>
      <w:r w:rsidR="004D0CBE">
        <w:instrText>two trials tested whether the use of virtual reality compared with conventional therapy resulted in an improved ability to use one's arm and found that the use of virtual reality did not result in better function (low‐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sidR="004D0CBE">
        <w:rPr>
          <w:rFonts w:ascii="Tahoma" w:hAnsi="Tahoma" w:cs="Tahoma"/>
        </w:rPr>
        <w:instrText> </w:instrText>
      </w:r>
      <w:r w:rsidR="004D0CBE">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rsidR="004D0CBE">
        <w:fldChar w:fldCharType="separate"/>
      </w:r>
      <w:r w:rsidR="004D0CBE" w:rsidRPr="004D0CBE">
        <w:rPr>
          <w:rFonts w:ascii="Calibri" w:hAnsi="Calibri" w:cs="Calibri"/>
          <w:kern w:val="0"/>
          <w:szCs w:val="24"/>
        </w:rPr>
        <w:t xml:space="preserve">(Laver </w:t>
      </w:r>
      <w:r w:rsidR="004D0CBE" w:rsidRPr="004D0CBE">
        <w:rPr>
          <w:rFonts w:ascii="Calibri" w:hAnsi="Calibri" w:cs="Calibri"/>
          <w:i/>
          <w:iCs/>
          <w:kern w:val="0"/>
          <w:szCs w:val="24"/>
        </w:rPr>
        <w:t>et al.</w:t>
      </w:r>
      <w:r w:rsidR="004D0CBE" w:rsidRPr="004D0CBE">
        <w:rPr>
          <w:rFonts w:ascii="Calibri" w:hAnsi="Calibri" w:cs="Calibri"/>
          <w:kern w:val="0"/>
          <w:szCs w:val="24"/>
        </w:rPr>
        <w:t>, 2017)</w:t>
      </w:r>
      <w:r w:rsidR="004D0CBE">
        <w:fldChar w:fldCharType="end"/>
      </w:r>
      <w:r w:rsidR="00C17EE1">
        <w:t xml:space="preserve"> </w:t>
      </w:r>
      <w:hyperlink r:id="rId6" w:history="1">
        <w:r w:rsidR="00C17EE1">
          <w:rPr>
            <w:rStyle w:val="Hyperlink"/>
          </w:rPr>
          <w:t>Virtual Reality for Individuals Affected by Stroke - Physiopedia (physio-pedia.com)</w:t>
        </w:r>
      </w:hyperlink>
    </w:p>
    <w:p w14:paraId="45A1A26D" w14:textId="7D0084A2" w:rsidR="0022643A" w:rsidRDefault="0022643A" w:rsidP="00015DEC">
      <w:pPr>
        <w:pStyle w:val="ListParagraph"/>
        <w:numPr>
          <w:ilvl w:val="2"/>
          <w:numId w:val="1"/>
        </w:numPr>
      </w:pPr>
      <w:r>
        <w:t xml:space="preserve">A review of motor recovery after stroke </w:t>
      </w:r>
      <w:r>
        <w:fldChar w:fldCharType="begin"/>
      </w:r>
      <w:r>
        <w:instrText xml:space="preserve"> ADDIN ZOTERO_ITEM CSL_CITATION {"citationID":"e52MfEkK","properties":{"formattedCitation":"(Langhorne, Coupar and Pollock, 2009)","plainCitation":"(Langhorne, Coupar and Pollock, 2009)","noteIndex":0},"citationItems":[{"id":99,"uris":["http://zotero.org/users/local/bxy3x0Si/items/CTI823C8"],"itemData":{"id":99,"type":"article-journal","abstract":"Loss of functional movement is a common consequence of stroke for which a wide range of interventions has been developed. In this Review, we aimed to provide an overview of the available evidence on interventions for motor recovery after stroke through the evaluation of systematic reviews, supplemented by recent randomised controlled trials. Most trials were small and had some design limitations. Improvements in recovery of arm function were seen for constraint-induced movement therapy, electromyographic biofeedback, mental practice with motor imagery, and robotics. Improvements in transfer ability or balance were seen with repetitive task training, biofeedback, and training with a moving platform. Physical fitness training, high-intensity therapy (usually physiotherapy), and repetitive task training improved walking speed. Although the existing evidence is limited by poor trial designs, some treatments do show promise for improving motor recovery, particularly those that have focused on high-intensity and repetitive task-specific practice.","container-title":"The Lancet Neurology","DOI":"10.1016/S1474-4422(09)70150-4","ISSN":"1474-4422","issue":"8","journalAbbreviation":"The Lancet Neurology","language":"en","page":"741-754","source":"ScienceDirect","title":"Motor recovery after stroke: a systematic review","title-short":"Motor recovery after stroke","volume":"8","author":[{"family":"Langhorne","given":"Peter"},{"family":"Coupar","given":"Fiona"},{"family":"Pollock","given":"Alex"}],"issued":{"date-parts":[["2009",8,1]]}}}],"schema":"https://github.com/citation-style-language/schema/raw/master/csl-citation.json"} </w:instrText>
      </w:r>
      <w:r>
        <w:fldChar w:fldCharType="separate"/>
      </w:r>
      <w:r w:rsidRPr="0022643A">
        <w:rPr>
          <w:rFonts w:ascii="Calibri" w:hAnsi="Calibri" w:cs="Calibri"/>
        </w:rPr>
        <w:t>(Langhorne, Coupar and Pollock, 2009)</w:t>
      </w:r>
      <w:r>
        <w:fldChar w:fldCharType="end"/>
      </w:r>
    </w:p>
    <w:p w14:paraId="2A32465D" w14:textId="7A0FFB28" w:rsidR="003852A5" w:rsidRDefault="003852A5" w:rsidP="003852A5">
      <w:pPr>
        <w:pStyle w:val="ListParagraph"/>
        <w:numPr>
          <w:ilvl w:val="1"/>
          <w:numId w:val="1"/>
        </w:numPr>
      </w:pPr>
      <w:r>
        <w:t xml:space="preserve">Conclude with the motivation for using haptics and VR for upper-limb rehabilitation </w:t>
      </w:r>
    </w:p>
    <w:p w14:paraId="2BC7C56D" w14:textId="4987A904" w:rsidR="00014D30" w:rsidRDefault="00014D30" w:rsidP="003852A5">
      <w:pPr>
        <w:pStyle w:val="ListParagraph"/>
        <w:numPr>
          <w:ilvl w:val="1"/>
          <w:numId w:val="1"/>
        </w:numPr>
      </w:pPr>
      <w:r>
        <w:t xml:space="preserve">Why upperlimb impairment treatment is complex, think of why my system can deal with this </w:t>
      </w:r>
      <w:r>
        <w:fldChar w:fldCharType="begin"/>
      </w:r>
      <w:r>
        <w:instrText xml:space="preserve"> ADDIN ZOTERO_ITEM CSL_CITATION {"citationID":"GBZ3XXK5","properties":{"formattedCitation":"(Raghavan, 2015)","plainCitation":"(Raghavan, 2015)","noteIndex":0},"citationItems":[{"id":158,"uris":["http://zotero.org/users/local/bxy3x0Si/items/RTLJGMEL"],"itemData":{"id":158,"type":"article-journal","abstract":"Understanding upper limb impairment after stroke is essential to planning therapeutic efforts to restore function. However determining which upper limb impairment to treat and how is complex for two reasons: 1) the impairments are not static, i.e. as ...","container-title":"Physical medicine and rehabilitation clinics of North America","DOI":"10.1016/j.pmr.2015.06.008","issue":"4","language":"en","note":"publisher: NIH Public Access\nPMID: 26522900","page":"599","source":"www.ncbi.nlm.nih.gov","title":"Upper Limb Motor Impairment Post Stroke","volume":"26","author":[{"family":"Raghavan","given":"Preeti"}],"issued":{"date-parts":[["2015",11]]}}}],"schema":"https://github.com/citation-style-language/schema/raw/master/csl-citation.json"} </w:instrText>
      </w:r>
      <w:r>
        <w:fldChar w:fldCharType="separate"/>
      </w:r>
      <w:r w:rsidRPr="00014D30">
        <w:rPr>
          <w:rFonts w:ascii="Calibri" w:hAnsi="Calibri" w:cs="Calibri"/>
        </w:rPr>
        <w:t>(Raghavan, 2015)</w:t>
      </w:r>
      <w:r>
        <w:fldChar w:fldCharType="end"/>
      </w:r>
    </w:p>
    <w:p w14:paraId="28D3CEA0" w14:textId="485206A4" w:rsidR="008A1E31" w:rsidRDefault="008A1E31" w:rsidP="008A1E31">
      <w:pPr>
        <w:pStyle w:val="ListParagraph"/>
        <w:numPr>
          <w:ilvl w:val="0"/>
          <w:numId w:val="1"/>
        </w:numPr>
      </w:pPr>
      <w:r>
        <w:t xml:space="preserve">Talking about unity: </w:t>
      </w:r>
      <w:r>
        <w:fldChar w:fldCharType="begin"/>
      </w:r>
      <w:r>
        <w:instrText xml:space="preserve"> ADDIN ZOTERO_ITEM CSL_CITATION {"citationID":"ogihE3YD","properties":{"formattedCitation":"(Yeh {\\i{}et al.}, 2017)","plainCitation":"(Yeh et al., 2017)","noteIndex":0},"citationItems":[{"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fldChar w:fldCharType="separate"/>
      </w:r>
      <w:r w:rsidRPr="008A1E31">
        <w:rPr>
          <w:rFonts w:ascii="Calibri" w:hAnsi="Calibri" w:cs="Calibri"/>
          <w:kern w:val="0"/>
          <w:szCs w:val="24"/>
        </w:rPr>
        <w:t xml:space="preserve">(Yeh </w:t>
      </w:r>
      <w:r w:rsidRPr="008A1E31">
        <w:rPr>
          <w:rFonts w:ascii="Calibri" w:hAnsi="Calibri" w:cs="Calibri"/>
          <w:i/>
          <w:iCs/>
          <w:kern w:val="0"/>
          <w:szCs w:val="24"/>
        </w:rPr>
        <w:t>et al.</w:t>
      </w:r>
      <w:r w:rsidRPr="008A1E31">
        <w:rPr>
          <w:rFonts w:ascii="Calibri" w:hAnsi="Calibri" w:cs="Calibri"/>
          <w:kern w:val="0"/>
          <w:szCs w:val="24"/>
        </w:rPr>
        <w:t>, 2017)</w:t>
      </w:r>
      <w:r>
        <w:fldChar w:fldCharType="end"/>
      </w:r>
    </w:p>
    <w:p w14:paraId="3C4233BD" w14:textId="02658E7B" w:rsidR="00641AA8" w:rsidRDefault="00641AA8" w:rsidP="00641AA8">
      <w:pPr>
        <w:pStyle w:val="ListParagraph"/>
        <w:numPr>
          <w:ilvl w:val="0"/>
          <w:numId w:val="1"/>
        </w:numPr>
      </w:pPr>
      <w:r>
        <w:t xml:space="preserve">Idea 1: </w:t>
      </w:r>
      <w:r w:rsidR="004515F3">
        <w:t>Previous</w:t>
      </w:r>
      <w:r w:rsidR="00912BAC">
        <w:t xml:space="preserve"> use of force feedback for upper limb motor control rehabilitation </w:t>
      </w:r>
      <w:r w:rsidR="006977FD">
        <w:fldChar w:fldCharType="begin"/>
      </w:r>
      <w:r w:rsidR="006977FD">
        <w:instrText xml:space="preserve"> ADDIN ZOTERO_ITEM CSL_CITATION {"citationID":"NvhcyvD9","properties":{"formattedCitation":"(Xu {\\i{}et al.}, 2020)","plainCitation":"(Xu et al., 2020)","noteIndex":0},"citationItems":[{"id":83,"uris":["http://zotero.org/users/local/bxy3x0Si/items/K7X334UL"],"itemData":{"id":83,"type":"article-journal","abstract":"OBJECTIVE: To explore the impact of rehabilitation robot training (RRT) on upper limb motor function and daily activity ability in patients with stroke. METHODS: Forty patients meeting the inclusion criteria were randomly divided into the treatment g","container-title":"NeuroRehabilitation","DOI":"10.3233/NRE-203130","ISSN":"1053-8135","issue":"2","language":"en","note":"publisher: IOS Press","page":"209-215","source":"content.iospress.com","title":"Impact of smart force feedback rehabilitation robot training on upper limb motor function in the subacute stage of stroke","volume":"47","author":[{"family":"Xu","given":"Quan"},{"family":"Li","given":"Chong"},{"family":"Pan","given":"Yu"},{"family":"Li","given":"Wei"},{"family":"Jia","given":"Tianyu"},{"family":"Li","given":"Zhibin"},{"family":"Ma","given":"Di"},{"family":"Pang","given":"Xue"},{"family":"Ji","given":"Linhong"}],"issued":{"date-parts":[["2020",1,1]]}}}],"schema":"https://github.com/citation-style-language/schema/raw/master/csl-citation.json"} </w:instrText>
      </w:r>
      <w:r w:rsidR="006977FD">
        <w:fldChar w:fldCharType="separate"/>
      </w:r>
      <w:r w:rsidR="006977FD" w:rsidRPr="006977FD">
        <w:rPr>
          <w:rFonts w:ascii="Calibri" w:hAnsi="Calibri" w:cs="Calibri"/>
          <w:kern w:val="0"/>
          <w:szCs w:val="24"/>
        </w:rPr>
        <w:t xml:space="preserve">(Xu </w:t>
      </w:r>
      <w:r w:rsidR="006977FD" w:rsidRPr="006977FD">
        <w:rPr>
          <w:rFonts w:ascii="Calibri" w:hAnsi="Calibri" w:cs="Calibri"/>
          <w:i/>
          <w:iCs/>
          <w:kern w:val="0"/>
          <w:szCs w:val="24"/>
        </w:rPr>
        <w:t>et al.</w:t>
      </w:r>
      <w:r w:rsidR="006977FD" w:rsidRPr="006977FD">
        <w:rPr>
          <w:rFonts w:ascii="Calibri" w:hAnsi="Calibri" w:cs="Calibri"/>
          <w:kern w:val="0"/>
          <w:szCs w:val="24"/>
        </w:rPr>
        <w:t>, 2020)</w:t>
      </w:r>
      <w:r w:rsidR="006977FD">
        <w:fldChar w:fldCharType="end"/>
      </w:r>
      <w:r w:rsidR="00D66565">
        <w:t xml:space="preserve"> OR previous use of haptic feedback for … </w:t>
      </w:r>
    </w:p>
    <w:p w14:paraId="5C91DF47" w14:textId="5B7EC9B6" w:rsidR="00641AA8" w:rsidRDefault="00641AA8" w:rsidP="00641AA8">
      <w:pPr>
        <w:pStyle w:val="ListParagraph"/>
        <w:numPr>
          <w:ilvl w:val="1"/>
          <w:numId w:val="1"/>
        </w:numPr>
      </w:pPr>
      <w:r>
        <w:t xml:space="preserve">Findings </w:t>
      </w:r>
    </w:p>
    <w:p w14:paraId="587A3834" w14:textId="0A64DFBC" w:rsidR="00641AA8" w:rsidRDefault="00641AA8" w:rsidP="00641AA8">
      <w:pPr>
        <w:pStyle w:val="ListParagraph"/>
        <w:numPr>
          <w:ilvl w:val="1"/>
          <w:numId w:val="1"/>
        </w:numPr>
      </w:pPr>
      <w:r>
        <w:t xml:space="preserve">Knowledge gap </w:t>
      </w:r>
    </w:p>
    <w:p w14:paraId="29381289" w14:textId="171D2FE0" w:rsidR="004515F3" w:rsidRPr="00306ED8" w:rsidRDefault="004515F3" w:rsidP="00641AA8">
      <w:pPr>
        <w:pStyle w:val="ListParagraph"/>
        <w:numPr>
          <w:ilvl w:val="1"/>
          <w:numId w:val="1"/>
        </w:numPr>
        <w:rPr>
          <w:color w:val="FF0000"/>
        </w:rPr>
      </w:pPr>
      <w:r w:rsidRPr="00306ED8">
        <w:rPr>
          <w:color w:val="FF0000"/>
        </w:rPr>
        <w:t xml:space="preserve">Include a figure to show </w:t>
      </w:r>
      <w:r w:rsidR="005A48D6" w:rsidRPr="00306ED8">
        <w:rPr>
          <w:color w:val="FF0000"/>
        </w:rPr>
        <w:t>how sensory</w:t>
      </w:r>
      <w:r w:rsidR="00D45DDC" w:rsidRPr="00306ED8">
        <w:rPr>
          <w:color w:val="FF0000"/>
        </w:rPr>
        <w:t>/haptic/force</w:t>
      </w:r>
      <w:r w:rsidR="005A48D6" w:rsidRPr="00306ED8">
        <w:rPr>
          <w:color w:val="FF0000"/>
        </w:rPr>
        <w:t xml:space="preserve"> feedback</w:t>
      </w:r>
      <w:r w:rsidR="00895C72" w:rsidRPr="00306ED8">
        <w:rPr>
          <w:color w:val="FF0000"/>
        </w:rPr>
        <w:t xml:space="preserve"> induces neurological recovery </w:t>
      </w:r>
    </w:p>
    <w:p w14:paraId="0D74F1C9" w14:textId="417E54D5" w:rsidR="00641AA8" w:rsidRDefault="00641AA8" w:rsidP="00641AA8">
      <w:pPr>
        <w:pStyle w:val="ListParagraph"/>
        <w:numPr>
          <w:ilvl w:val="0"/>
          <w:numId w:val="1"/>
        </w:numPr>
      </w:pPr>
      <w:r>
        <w:t xml:space="preserve">Idea 2: </w:t>
      </w:r>
      <w:r w:rsidR="0093083E">
        <w:t xml:space="preserve">Use of virtual reality to create an immersive </w:t>
      </w:r>
      <w:r w:rsidR="00D66565">
        <w:t xml:space="preserve">rehabilitation environment  </w:t>
      </w:r>
    </w:p>
    <w:p w14:paraId="16269E41" w14:textId="77777777" w:rsidR="0060676E" w:rsidRDefault="0060676E" w:rsidP="0060676E">
      <w:pPr>
        <w:pStyle w:val="ListParagraph"/>
        <w:numPr>
          <w:ilvl w:val="1"/>
          <w:numId w:val="1"/>
        </w:numPr>
      </w:pPr>
      <w:r>
        <w:t xml:space="preserve">Findings </w:t>
      </w:r>
    </w:p>
    <w:p w14:paraId="756BEF49" w14:textId="4A220500" w:rsidR="0060676E" w:rsidRDefault="0060676E" w:rsidP="0060676E">
      <w:pPr>
        <w:pStyle w:val="ListParagraph"/>
        <w:numPr>
          <w:ilvl w:val="1"/>
          <w:numId w:val="1"/>
        </w:numPr>
      </w:pPr>
      <w:r>
        <w:t>knowledge gap</w:t>
      </w:r>
    </w:p>
    <w:p w14:paraId="73C5B48A" w14:textId="06DDA57F" w:rsidR="0060676E" w:rsidRDefault="0060676E" w:rsidP="0060676E">
      <w:pPr>
        <w:pStyle w:val="ListParagraph"/>
        <w:numPr>
          <w:ilvl w:val="0"/>
          <w:numId w:val="1"/>
        </w:numPr>
      </w:pPr>
      <w:r>
        <w:t xml:space="preserve">Idea 3: </w:t>
      </w:r>
    </w:p>
    <w:p w14:paraId="50279378" w14:textId="39DC016A" w:rsidR="0060676E" w:rsidRDefault="0060676E" w:rsidP="0060676E">
      <w:pPr>
        <w:pStyle w:val="ListParagraph"/>
        <w:numPr>
          <w:ilvl w:val="1"/>
          <w:numId w:val="1"/>
        </w:numPr>
      </w:pPr>
      <w:r>
        <w:t xml:space="preserve">Findings </w:t>
      </w:r>
    </w:p>
    <w:p w14:paraId="524838DD" w14:textId="08EDA5DA" w:rsidR="0060676E" w:rsidRDefault="0060676E" w:rsidP="0060676E">
      <w:pPr>
        <w:pStyle w:val="ListParagraph"/>
        <w:numPr>
          <w:ilvl w:val="1"/>
          <w:numId w:val="1"/>
        </w:numPr>
      </w:pPr>
      <w:r>
        <w:t>Knowledge gap</w:t>
      </w:r>
    </w:p>
    <w:p w14:paraId="46E64C31" w14:textId="19D97111" w:rsidR="0060676E" w:rsidRDefault="0060676E" w:rsidP="0060676E">
      <w:pPr>
        <w:pStyle w:val="ListParagraph"/>
        <w:numPr>
          <w:ilvl w:val="0"/>
          <w:numId w:val="1"/>
        </w:numPr>
      </w:pPr>
      <w:r>
        <w:t>Summary of knowledge gaps and how my work will address it (briefly)</w:t>
      </w:r>
    </w:p>
    <w:p w14:paraId="35F02812" w14:textId="79535539" w:rsidR="003D3C9A" w:rsidRDefault="003D3C9A"/>
    <w:sectPr w:rsidR="003D3C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A3268A"/>
    <w:multiLevelType w:val="hybridMultilevel"/>
    <w:tmpl w:val="C8F05190"/>
    <w:lvl w:ilvl="0" w:tplc="A8A2F20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17417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C9A"/>
    <w:rsid w:val="00000671"/>
    <w:rsid w:val="00001409"/>
    <w:rsid w:val="00014262"/>
    <w:rsid w:val="00014D30"/>
    <w:rsid w:val="00015DEC"/>
    <w:rsid w:val="0004351D"/>
    <w:rsid w:val="00052CDD"/>
    <w:rsid w:val="000A3BA8"/>
    <w:rsid w:val="00121C1F"/>
    <w:rsid w:val="001570B7"/>
    <w:rsid w:val="001B1799"/>
    <w:rsid w:val="0022643A"/>
    <w:rsid w:val="00240D3F"/>
    <w:rsid w:val="0030509B"/>
    <w:rsid w:val="00306ED8"/>
    <w:rsid w:val="003852A5"/>
    <w:rsid w:val="00396A30"/>
    <w:rsid w:val="003D3C9A"/>
    <w:rsid w:val="00400EF3"/>
    <w:rsid w:val="00412643"/>
    <w:rsid w:val="004217D4"/>
    <w:rsid w:val="00433A61"/>
    <w:rsid w:val="004515F3"/>
    <w:rsid w:val="004A1027"/>
    <w:rsid w:val="004D0055"/>
    <w:rsid w:val="004D0CBE"/>
    <w:rsid w:val="005132D0"/>
    <w:rsid w:val="00556825"/>
    <w:rsid w:val="005676FC"/>
    <w:rsid w:val="005A48D6"/>
    <w:rsid w:val="005C2C22"/>
    <w:rsid w:val="005C6332"/>
    <w:rsid w:val="0060676E"/>
    <w:rsid w:val="0061000A"/>
    <w:rsid w:val="00617288"/>
    <w:rsid w:val="00641AA8"/>
    <w:rsid w:val="0064254A"/>
    <w:rsid w:val="00646EE2"/>
    <w:rsid w:val="00652F0E"/>
    <w:rsid w:val="00663290"/>
    <w:rsid w:val="006977FD"/>
    <w:rsid w:val="006B00B5"/>
    <w:rsid w:val="0071761F"/>
    <w:rsid w:val="007602A9"/>
    <w:rsid w:val="007C2B4F"/>
    <w:rsid w:val="007F1568"/>
    <w:rsid w:val="00895C72"/>
    <w:rsid w:val="008A1E31"/>
    <w:rsid w:val="008B541A"/>
    <w:rsid w:val="008B75AC"/>
    <w:rsid w:val="008E0960"/>
    <w:rsid w:val="00912BAC"/>
    <w:rsid w:val="0093083E"/>
    <w:rsid w:val="009465DF"/>
    <w:rsid w:val="009600C1"/>
    <w:rsid w:val="00972276"/>
    <w:rsid w:val="009E33B3"/>
    <w:rsid w:val="009F0A67"/>
    <w:rsid w:val="00A679C4"/>
    <w:rsid w:val="00AC6039"/>
    <w:rsid w:val="00AE5771"/>
    <w:rsid w:val="00B43196"/>
    <w:rsid w:val="00B91320"/>
    <w:rsid w:val="00BD1542"/>
    <w:rsid w:val="00BD2349"/>
    <w:rsid w:val="00C17EE1"/>
    <w:rsid w:val="00C21B26"/>
    <w:rsid w:val="00C610D9"/>
    <w:rsid w:val="00C659D8"/>
    <w:rsid w:val="00CB4F2E"/>
    <w:rsid w:val="00CF085C"/>
    <w:rsid w:val="00D45DDC"/>
    <w:rsid w:val="00D66565"/>
    <w:rsid w:val="00DD0AC9"/>
    <w:rsid w:val="00DE11C8"/>
    <w:rsid w:val="00DE5CB3"/>
    <w:rsid w:val="00E523F3"/>
    <w:rsid w:val="00E831DB"/>
    <w:rsid w:val="00EA4A17"/>
    <w:rsid w:val="00F067FE"/>
    <w:rsid w:val="00F63D5E"/>
    <w:rsid w:val="00F700FD"/>
    <w:rsid w:val="00FE29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DAB52"/>
  <w15:chartTrackingRefBased/>
  <w15:docId w15:val="{F96E00D2-DFAA-4486-BB6F-26BFDBC3B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3D5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3D5E"/>
    <w:pPr>
      <w:ind w:left="720"/>
      <w:contextualSpacing/>
    </w:pPr>
  </w:style>
  <w:style w:type="paragraph" w:styleId="Bibliography">
    <w:name w:val="Bibliography"/>
    <w:basedOn w:val="Normal"/>
    <w:next w:val="Normal"/>
    <w:uiPriority w:val="37"/>
    <w:unhideWhenUsed/>
    <w:rsid w:val="00646EE2"/>
    <w:pPr>
      <w:spacing w:after="240" w:line="240" w:lineRule="auto"/>
    </w:pPr>
  </w:style>
  <w:style w:type="character" w:styleId="Hyperlink">
    <w:name w:val="Hyperlink"/>
    <w:basedOn w:val="DefaultParagraphFont"/>
    <w:uiPriority w:val="99"/>
    <w:semiHidden/>
    <w:unhideWhenUsed/>
    <w:rsid w:val="00000671"/>
    <w:rPr>
      <w:color w:val="0000FF"/>
      <w:u w:val="single"/>
    </w:rPr>
  </w:style>
  <w:style w:type="character" w:styleId="FollowedHyperlink">
    <w:name w:val="FollowedHyperlink"/>
    <w:basedOn w:val="DefaultParagraphFont"/>
    <w:uiPriority w:val="99"/>
    <w:semiHidden/>
    <w:unhideWhenUsed/>
    <w:rsid w:val="008A1E3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physio-pedia.com/Virtual_Reality_for_Individuals_Affected_by_Stroke?utm_source=physiopedia&amp;utm_medium=related_articles&amp;utm_campaign=ongoing_internal" TargetMode="External"/><Relationship Id="rId5" Type="http://schemas.openxmlformats.org/officeDocument/2006/relationships/hyperlink" Target="https://www.physio-pedia.com/Virtual_Reality_for_Individuals_Affected_by_Stroke?utm_source=physiopedia&amp;utm_medium=related_articles&amp;utm_campaign=ongoing_interna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33</TotalTime>
  <Pages>2</Pages>
  <Words>7408</Words>
  <Characters>42226</Characters>
  <Application>Microsoft Office Word</Application>
  <DocSecurity>0</DocSecurity>
  <Lines>351</Lines>
  <Paragraphs>99</Paragraphs>
  <ScaleCrop>false</ScaleCrop>
  <Company/>
  <LinksUpToDate>false</LinksUpToDate>
  <CharactersWithSpaces>49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84</cp:revision>
  <dcterms:created xsi:type="dcterms:W3CDTF">2023-07-18T13:18:00Z</dcterms:created>
  <dcterms:modified xsi:type="dcterms:W3CDTF">2023-07-2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SizpqGN"/&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